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This paper will be presented in a session sponsored by the SBL Digital Humanities in Biblical, Early Jewish,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powerpoint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813F50"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7348D3B7" w:rsidR="00142593" w:rsidRPr="00C873B4" w:rsidRDefault="007824C4" w:rsidP="00C111ED">
      <w:pPr>
        <w:ind w:firstLine="720"/>
        <w:rPr>
          <w:sz w:val="28"/>
          <w:szCs w:val="28"/>
        </w:rPr>
      </w:pPr>
      <w:r w:rsidRPr="00C873B4">
        <w:rPr>
          <w:sz w:val="28"/>
          <w:szCs w:val="28"/>
        </w:rPr>
        <w:lastRenderedPageBreak/>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First</w:t>
      </w:r>
      <w:r w:rsidR="009844D4" w:rsidRPr="00C873B4">
        <w:rPr>
          <w:sz w:val="28"/>
          <w:szCs w:val="28"/>
        </w:rPr>
        <w:t xml:space="preserve"> [Slide: Quotation]</w:t>
      </w:r>
      <w:r w:rsidR="001A6361" w:rsidRPr="00C873B4">
        <w:rPr>
          <w:sz w:val="28"/>
          <w:szCs w:val="28"/>
        </w:rPr>
        <w: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001A6361" w:rsidRPr="00C873B4">
        <w:rPr>
          <w:sz w:val="28"/>
          <w:szCs w:val="28"/>
        </w:rPr>
        <w:t>Second</w:t>
      </w:r>
      <w:r w:rsidR="009844D4" w:rsidRPr="00C873B4">
        <w:rPr>
          <w:sz w:val="28"/>
          <w:szCs w:val="28"/>
        </w:rPr>
        <w:t xml:space="preserve"> [Slide: Allusion]</w:t>
      </w:r>
      <w:r w:rsidR="001A6361" w:rsidRPr="00C873B4">
        <w:rPr>
          <w:sz w:val="28"/>
          <w:szCs w:val="28"/>
        </w:rPr>
        <w:t xml:space="preserve">, 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r w:rsidR="00043A08" w:rsidRPr="00C873B4">
        <w:rPr>
          <w:i/>
          <w:iCs/>
          <w:sz w:val="28"/>
          <w:szCs w:val="28"/>
        </w:rPr>
        <w:t>haggolah</w:t>
      </w:r>
      <w:r w:rsidR="00043A08" w:rsidRPr="00C873B4">
        <w:rPr>
          <w:sz w:val="28"/>
          <w:szCs w:val="28"/>
        </w:rPr>
        <w:t xml:space="preserve"> (the exiles) and </w:t>
      </w:r>
      <w:r w:rsidR="00043A08" w:rsidRPr="00C873B4">
        <w:rPr>
          <w:i/>
          <w:iCs/>
          <w:sz w:val="28"/>
          <w:szCs w:val="28"/>
        </w:rPr>
        <w:t>wegiylu</w:t>
      </w:r>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sidR="001A6361" w:rsidRPr="00C873B4">
        <w:rPr>
          <w:sz w:val="28"/>
          <w:szCs w:val="28"/>
        </w:rPr>
        <w:t>Third</w:t>
      </w:r>
      <w:r w:rsidR="009844D4" w:rsidRPr="00C873B4">
        <w:rPr>
          <w:sz w:val="28"/>
          <w:szCs w:val="28"/>
        </w:rPr>
        <w:t xml:space="preserve"> Slide: Themes],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 xml:space="preserve">or </w:t>
      </w:r>
      <w:r w:rsidR="009C0DEF" w:rsidRPr="00C873B4">
        <w:rPr>
          <w:sz w:val="28"/>
          <w:szCs w:val="28"/>
        </w:rPr>
        <w:lastRenderedPageBreak/>
        <w:t>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3051ACE8" w:rsidR="0043751A" w:rsidRPr="00C873B4" w:rsidRDefault="00142593" w:rsidP="00C873B4">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Deutero-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to us from John’s contemporaries</w:t>
      </w:r>
      <w:r w:rsidR="00965D72" w:rsidRPr="00C873B4">
        <w:rPr>
          <w:sz w:val="28"/>
          <w:szCs w:val="28"/>
        </w:rPr>
        <w:t xml:space="preserve"> </w:t>
      </w:r>
      <w:r w:rsidR="00965D72" w:rsidRPr="00C873B4">
        <w:rPr>
          <w:sz w:val="28"/>
          <w:szCs w:val="28"/>
        </w:rPr>
        <w:lastRenderedPageBreak/>
        <w:t>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0B0076" w:rsidRPr="00C873B4">
        <w:rPr>
          <w:sz w:val="28"/>
          <w:szCs w:val="28"/>
        </w:rPr>
        <w:t>[</w:t>
      </w:r>
      <w:r w:rsidR="00C06A40" w:rsidRPr="00C873B4">
        <w:rPr>
          <w:sz w:val="28"/>
          <w:szCs w:val="28"/>
        </w:rPr>
        <w:t>Slide</w:t>
      </w:r>
      <w:r w:rsidR="000B0076" w:rsidRPr="00C873B4">
        <w:rPr>
          <w:sz w:val="28"/>
          <w:szCs w:val="28"/>
        </w:rPr>
        <w:t>: Citation formulae</w:t>
      </w:r>
      <w:r w:rsidR="003D2F65" w:rsidRPr="00C873B4">
        <w:rPr>
          <w:sz w:val="28"/>
          <w:szCs w:val="28"/>
        </w:rPr>
        <w:t>]</w:t>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73EC9134" w:rsidR="00F759A0" w:rsidRPr="00C873B4" w:rsidRDefault="00B903C1" w:rsidP="002D7FE7">
      <w:pPr>
        <w:ind w:firstLine="720"/>
        <w:rPr>
          <w:sz w:val="28"/>
          <w:szCs w:val="28"/>
        </w:rPr>
      </w:pPr>
      <w:r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Slide: Text-form] The improper use of case and prepositions may reflect a quotation from a Greek text-form, rather than simple barbarism, as in Revelation 1:4-5. </w:t>
      </w:r>
      <w:r w:rsidR="00365EC4" w:rsidRPr="00C873B4">
        <w:rPr>
          <w:i/>
          <w:iCs/>
          <w:sz w:val="28"/>
          <w:szCs w:val="28"/>
        </w:rPr>
        <w:t xml:space="preserve">apo,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targum.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3453BC65" w:rsidR="003767F5" w:rsidRPr="00C873B4" w:rsidRDefault="00961D64" w:rsidP="00F436A4">
      <w:pPr>
        <w:ind w:firstLine="720"/>
        <w:rPr>
          <w:sz w:val="28"/>
          <w:szCs w:val="28"/>
        </w:rPr>
      </w:pPr>
      <w:r w:rsidRPr="00C873B4">
        <w:rPr>
          <w:sz w:val="28"/>
          <w:szCs w:val="28"/>
        </w:rPr>
        <w:t xml:space="preserve">Revelation cites Scripture more than other contemporary Christian text </w:t>
      </w:r>
      <w:r w:rsidR="00D156B3" w:rsidRPr="00C873B4">
        <w:rPr>
          <w:noProof/>
          <w:sz w:val="28"/>
          <w:szCs w:val="28"/>
          <w:lang w:bidi="he-IL"/>
        </w:rPr>
        <w:t>[</w:t>
      </w:r>
      <w:r w:rsidR="00C06A40" w:rsidRPr="00C873B4">
        <w:rPr>
          <w:noProof/>
          <w:sz w:val="28"/>
          <w:szCs w:val="28"/>
          <w:lang w:bidi="he-IL"/>
        </w:rPr>
        <w:t>Slide</w:t>
      </w:r>
      <w:r w:rsidR="00D156B3" w:rsidRPr="00C873B4">
        <w:rPr>
          <w:noProof/>
          <w:sz w:val="28"/>
          <w:szCs w:val="28"/>
          <w:lang w:bidi="he-IL"/>
        </w:rPr>
        <w:t xml:space="preserve">: </w:t>
      </w:r>
      <w:r w:rsidR="00C5378B" w:rsidRPr="00C873B4">
        <w:rPr>
          <w:noProof/>
          <w:sz w:val="28"/>
          <w:szCs w:val="28"/>
          <w:lang w:bidi="he-IL"/>
        </w:rPr>
        <w:t>Moyise data)</w:t>
      </w:r>
      <w:r w:rsidR="00BD4295" w:rsidRPr="00C873B4">
        <w:rPr>
          <w:noProof/>
          <w:sz w:val="28"/>
          <w:szCs w:val="28"/>
          <w:lang w:bidi="he-IL"/>
        </w:rPr>
        <w:t xml:space="preserve">. </w:t>
      </w:r>
      <w:r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001A6671" w:rsidRPr="00C873B4">
        <w:rPr>
          <w:sz w:val="28"/>
          <w:szCs w:val="28"/>
        </w:rPr>
        <w:t>Compare here the marginalia of the Nestle and Nestle-Aland editions f</w:t>
      </w:r>
      <w:r w:rsidR="003767F5" w:rsidRPr="00C873B4">
        <w:rPr>
          <w:sz w:val="28"/>
          <w:szCs w:val="28"/>
        </w:rPr>
        <w:t>rom 1904,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3F140B7F" w14:textId="77777777" w:rsidR="001A6671" w:rsidRPr="00C873B4" w:rsidRDefault="001A6671" w:rsidP="003E4B80">
      <w:pPr>
        <w:ind w:firstLine="720"/>
        <w:rPr>
          <w:sz w:val="28"/>
          <w:szCs w:val="28"/>
        </w:rPr>
      </w:pPr>
      <w:r w:rsidRPr="00C873B4">
        <w:rPr>
          <w:sz w:val="28"/>
          <w:szCs w:val="28"/>
        </w:rPr>
        <w:t>[</w:t>
      </w:r>
      <w:r w:rsidR="00511885" w:rsidRPr="00C873B4">
        <w:rPr>
          <w:sz w:val="28"/>
          <w:szCs w:val="28"/>
        </w:rPr>
        <w:t>Slide</w:t>
      </w:r>
      <w:r w:rsidR="00961D64" w:rsidRPr="00C873B4">
        <w:rPr>
          <w:sz w:val="28"/>
          <w:szCs w:val="28"/>
        </w:rPr>
        <w:t xml:space="preserve"> – scanned images side by side</w:t>
      </w:r>
      <w:r w:rsidRPr="00C873B4">
        <w:rPr>
          <w:sz w:val="28"/>
          <w:szCs w:val="28"/>
        </w:rPr>
        <w:t>]</w:t>
      </w:r>
    </w:p>
    <w:p w14:paraId="7F09E2D8" w14:textId="70C43EF9" w:rsidR="00763CF0" w:rsidRPr="00C873B4" w:rsidRDefault="00763CF0" w:rsidP="00F436A4">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395CFF" w:rsidRPr="00C873B4">
        <w:rPr>
          <w:sz w:val="28"/>
          <w:szCs w:val="28"/>
        </w:rPr>
        <w:t xml:space="preserve"> </w:t>
      </w:r>
      <w:r w:rsidR="009240BB" w:rsidRPr="00C873B4">
        <w:rPr>
          <w:sz w:val="28"/>
          <w:szCs w:val="28"/>
        </w:rPr>
        <w:t>[Slide: SBLGNT and NA</w:t>
      </w:r>
      <w:r w:rsidR="009240BB" w:rsidRPr="00C873B4">
        <w:rPr>
          <w:sz w:val="28"/>
          <w:szCs w:val="28"/>
          <w:vertAlign w:val="superscript"/>
        </w:rPr>
        <w:t>28</w:t>
      </w:r>
      <w:r w:rsidR="006128BC" w:rsidRPr="00C873B4">
        <w:rPr>
          <w:sz w:val="28"/>
          <w:szCs w:val="28"/>
        </w:rPr>
        <w:t xml:space="preserve"> </w:t>
      </w:r>
      <w:r w:rsidR="009240BB" w:rsidRPr="00C873B4">
        <w:rPr>
          <w:sz w:val="28"/>
          <w:szCs w:val="28"/>
        </w:rPr>
        <w:t>Online],</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7EDFA877" w:rsidR="00CC5FA6" w:rsidRPr="00C873B4" w:rsidRDefault="00F9644F" w:rsidP="007B0C8F">
      <w:pPr>
        <w:pStyle w:val="ListParagraph"/>
        <w:ind w:left="0" w:firstLine="720"/>
        <w:rPr>
          <w:sz w:val="28"/>
          <w:szCs w:val="28"/>
        </w:rPr>
      </w:pPr>
      <w:r w:rsidRPr="00C873B4">
        <w:rPr>
          <w:sz w:val="28"/>
          <w:szCs w:val="28"/>
        </w:rPr>
        <w:t>As case studies for digital editions, let us examine four passages from Revelation 17-18 and 21-22. [</w:t>
      </w:r>
      <w:hyperlink r:id="rId11" w:history="1">
        <w:r w:rsidR="006706DE" w:rsidRPr="00C873B4">
          <w:rPr>
            <w:rStyle w:val="Hyperlink"/>
            <w:sz w:val="28"/>
            <w:szCs w:val="28"/>
          </w:rPr>
          <w:t>http://encodingrevelation.github.io/revelation/apocalypseandempire.html</w:t>
        </w:r>
      </w:hyperlink>
      <w:r w:rsidRPr="00C873B4">
        <w:rPr>
          <w:sz w:val="28"/>
          <w:szCs w:val="28"/>
        </w:rPr>
        <w:t>]</w:t>
      </w:r>
      <w:r w:rsidR="009B6B02" w:rsidRPr="00C873B4">
        <w:rPr>
          <w:sz w:val="28"/>
          <w:szCs w:val="28"/>
        </w:rPr>
        <w:t xml:space="preserve">. The eclectic body text is taken from Eberhard Nestle’s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w:t>
      </w:r>
      <w:r w:rsidR="009B6B02" w:rsidRPr="00C873B4">
        <w:rPr>
          <w:sz w:val="28"/>
          <w:szCs w:val="28"/>
        </w:rPr>
        <w:lastRenderedPageBreak/>
        <w:t xml:space="preserve">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6"/>
      <w:r w:rsidR="007B0C8F">
        <w:rPr>
          <w:sz w:val="28"/>
          <w:szCs w:val="28"/>
        </w:rPr>
        <w:t>collated</w:t>
      </w:r>
      <w:commentRangeEnd w:id="6"/>
      <w:r w:rsidR="00BA6C16">
        <w:rPr>
          <w:rStyle w:val="CommentReference"/>
        </w:rPr>
        <w:commentReference w:id="6"/>
      </w:r>
      <w:r w:rsidR="007B0C8F">
        <w:rPr>
          <w:sz w:val="28"/>
          <w:szCs w:val="28"/>
        </w:rPr>
        <w:t xml:space="preserve">.  </w:t>
      </w:r>
    </w:p>
    <w:p w14:paraId="61151A81" w14:textId="0B1E4357" w:rsidR="00854689" w:rsidRPr="00C873B4" w:rsidRDefault="00680832" w:rsidP="00ED4817">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w:t>
      </w:r>
      <w:r w:rsidR="00F36B09" w:rsidRPr="00C873B4">
        <w:rPr>
          <w:sz w:val="28"/>
          <w:szCs w:val="28"/>
        </w:rPr>
        <w:lastRenderedPageBreak/>
        <w:t xml:space="preserve">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7"/>
      <w:r w:rsidR="00886B56" w:rsidRPr="00C873B4">
        <w:rPr>
          <w:sz w:val="28"/>
          <w:szCs w:val="28"/>
        </w:rPr>
        <w:t>imagery</w:t>
      </w:r>
      <w:commentRangeEnd w:id="7"/>
      <w:r w:rsidR="00CB4839">
        <w:rPr>
          <w:rStyle w:val="CommentReference"/>
        </w:rPr>
        <w:commentReference w:id="7"/>
      </w:r>
      <w:r w:rsidR="00886B56" w:rsidRPr="00C873B4">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means of connection the Flavian</w:t>
      </w:r>
      <w:r w:rsidR="00A30FBD" w:rsidRPr="00C873B4">
        <w:rPr>
          <w:sz w:val="28"/>
          <w:szCs w:val="28"/>
        </w:rPr>
        <w:t>s</w:t>
      </w:r>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 all the kings of the earth are said to have fornicated with the whore, an allusion to Isaiah’s polemic against Tyr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w:t>
      </w:r>
      <w:r w:rsidR="00536912" w:rsidRPr="00C873B4">
        <w:rPr>
          <w:sz w:val="28"/>
          <w:szCs w:val="28"/>
        </w:rPr>
        <w:lastRenderedPageBreak/>
        <w:t xml:space="preserve">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Tyre, Ninevah,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lastRenderedPageBreak/>
        <w:t xml:space="preserve">Revelation 18:1-3 </w:t>
      </w:r>
      <w:hyperlink r:id="rId13" w:history="1">
        <w:r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naflah, naflah bavel</w:t>
      </w:r>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w:t>
      </w:r>
      <w:r w:rsidR="00ED0CC5">
        <w:rPr>
          <w:sz w:val="28"/>
          <w:szCs w:val="28"/>
        </w:rPr>
        <w:lastRenderedPageBreak/>
        <w:t xml:space="preserve">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w:t>
      </w:r>
      <w:r w:rsidR="00F829EB" w:rsidRPr="00C873B4">
        <w:rPr>
          <w:sz w:val="28"/>
          <w:szCs w:val="28"/>
        </w:rPr>
        <w:t>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8"/>
      <w:r w:rsidR="00C86292">
        <w:rPr>
          <w:sz w:val="28"/>
          <w:szCs w:val="28"/>
        </w:rPr>
        <w:t>control</w:t>
      </w:r>
      <w:commentRangeEnd w:id="8"/>
      <w:r w:rsidR="00C86292">
        <w:rPr>
          <w:rStyle w:val="CommentReference"/>
        </w:rPr>
        <w:commentReference w:id="8"/>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lastRenderedPageBreak/>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9"/>
      <w:r w:rsidR="00B204B9" w:rsidRPr="00C873B4">
        <w:rPr>
          <w:sz w:val="28"/>
          <w:szCs w:val="28"/>
        </w:rPr>
        <w:t>merited</w:t>
      </w:r>
      <w:commentRangeEnd w:id="9"/>
      <w:r w:rsidR="00494D46">
        <w:rPr>
          <w:rStyle w:val="CommentReference"/>
        </w:rPr>
        <w:commentReference w:id="9"/>
      </w:r>
      <w:r w:rsidR="00B204B9" w:rsidRPr="00C873B4">
        <w:rPr>
          <w:sz w:val="28"/>
          <w:szCs w:val="28"/>
        </w:rPr>
        <w:t xml:space="preserve">. </w:t>
      </w:r>
    </w:p>
    <w:p w14:paraId="1F17D595" w14:textId="6E89F69F" w:rsidR="00113C6E" w:rsidRPr="00C873B4" w:rsidRDefault="00494D46" w:rsidP="00494D46">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dropp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r w:rsidR="00146AD5" w:rsidRPr="00C873B4">
        <w:rPr>
          <w:i/>
          <w:iCs/>
          <w:sz w:val="28"/>
          <w:szCs w:val="28"/>
        </w:rPr>
        <w:t>daimon</w:t>
      </w:r>
      <w:r w:rsidR="00146AD5" w:rsidRPr="00C873B4">
        <w:rPr>
          <w:sz w:val="28"/>
          <w:szCs w:val="28"/>
        </w:rPr>
        <w:t xml:space="preserve"> and </w:t>
      </w:r>
      <w:r w:rsidR="00146AD5" w:rsidRPr="00C873B4">
        <w:rPr>
          <w:i/>
          <w:iCs/>
          <w:sz w:val="28"/>
          <w:szCs w:val="28"/>
        </w:rPr>
        <w:t>theria</w:t>
      </w:r>
      <w:r>
        <w:rPr>
          <w:i/>
          <w:iCs/>
          <w:sz w:val="28"/>
          <w:szCs w:val="28"/>
        </w:rPr>
        <w:t xml:space="preserve"> </w:t>
      </w:r>
      <w:r>
        <w:rPr>
          <w:sz w:val="28"/>
          <w:szCs w:val="28"/>
        </w:rPr>
        <w:t xml:space="preserve">and a progression from birds to </w:t>
      </w:r>
      <w:commentRangeStart w:id="10"/>
      <w:r>
        <w:rPr>
          <w:sz w:val="28"/>
          <w:szCs w:val="28"/>
        </w:rPr>
        <w:t>land animals.</w:t>
      </w:r>
      <w:r w:rsidR="00146AD5" w:rsidRPr="00C873B4">
        <w:rPr>
          <w:sz w:val="28"/>
          <w:szCs w:val="28"/>
        </w:rPr>
        <w:t xml:space="preserve"> </w:t>
      </w:r>
      <w:commentRangeEnd w:id="10"/>
      <w:r>
        <w:rPr>
          <w:rStyle w:val="CommentReference"/>
        </w:rPr>
        <w:commentReference w:id="10"/>
      </w:r>
    </w:p>
    <w:p w14:paraId="70696C20" w14:textId="334A6E42" w:rsidR="00567E68" w:rsidRPr="00C873B4" w:rsidRDefault="00494D46" w:rsidP="009C25CC">
      <w:pPr>
        <w:ind w:firstLine="720"/>
        <w:rPr>
          <w:sz w:val="28"/>
          <w:szCs w:val="28"/>
        </w:rPr>
      </w:pPr>
      <w:r>
        <w:rPr>
          <w:sz w:val="28"/>
          <w:szCs w:val="28"/>
        </w:rPr>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ta ethne</w:t>
      </w:r>
      <w:r w:rsidR="004C6E77" w:rsidRPr="00C873B4">
        <w:rPr>
          <w:sz w:val="28"/>
          <w:szCs w:val="28"/>
        </w:rPr>
        <w:t xml:space="preserve">. </w:t>
      </w:r>
      <w:r>
        <w:rPr>
          <w:sz w:val="28"/>
          <w:szCs w:val="28"/>
        </w:rPr>
        <w:t xml:space="preserve">The Nestle 1904 has </w:t>
      </w:r>
      <w:r w:rsidRPr="00494D46">
        <w:rPr>
          <w:i/>
          <w:iCs/>
          <w:sz w:val="28"/>
          <w:szCs w:val="28"/>
        </w:rPr>
        <w:t>pepokan</w:t>
      </w:r>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r w:rsidRPr="00494D46">
        <w:rPr>
          <w:i/>
          <w:iCs/>
          <w:sz w:val="28"/>
          <w:szCs w:val="28"/>
        </w:rPr>
        <w:t>peptokan</w:t>
      </w:r>
      <w:r>
        <w:rPr>
          <w:sz w:val="28"/>
          <w:szCs w:val="28"/>
        </w:rPr>
        <w:t xml:space="preserve">, to drink. </w:t>
      </w:r>
      <w:r w:rsidRPr="00494D46">
        <w:rPr>
          <w:i/>
          <w:iCs/>
          <w:sz w:val="28"/>
          <w:szCs w:val="28"/>
        </w:rPr>
        <w:t>Pepokan</w:t>
      </w:r>
      <w:r>
        <w:rPr>
          <w:sz w:val="28"/>
          <w:szCs w:val="28"/>
        </w:rPr>
        <w:t xml:space="preserve"> </w:t>
      </w:r>
      <w:r>
        <w:rPr>
          <w:sz w:val="28"/>
          <w:szCs w:val="28"/>
        </w:rPr>
        <w:lastRenderedPageBreak/>
        <w:t xml:space="preserve">makes logical sense, following the </w:t>
      </w:r>
      <w:r w:rsidRPr="00494D46">
        <w:rPr>
          <w:i/>
          <w:iCs/>
          <w:sz w:val="28"/>
          <w:szCs w:val="28"/>
        </w:rPr>
        <w:t>epesen</w:t>
      </w:r>
      <w:r>
        <w:rPr>
          <w:sz w:val="28"/>
          <w:szCs w:val="28"/>
        </w:rPr>
        <w:t xml:space="preserve"> of 18:2—like Babylon, the nations have fallen. </w:t>
      </w:r>
      <w:r>
        <w:rPr>
          <w:i/>
          <w:iCs/>
          <w:sz w:val="28"/>
          <w:szCs w:val="28"/>
        </w:rPr>
        <w:t>Pe</w:t>
      </w:r>
      <w:r w:rsidR="004C6E77" w:rsidRPr="00C873B4">
        <w:rPr>
          <w:i/>
          <w:iCs/>
          <w:sz w:val="28"/>
          <w:szCs w:val="28"/>
        </w:rPr>
        <w:t>ptokan</w:t>
      </w:r>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the hiphi</w:t>
      </w:r>
      <w:r w:rsidR="004C6E77" w:rsidRPr="00C873B4">
        <w:rPr>
          <w:sz w:val="28"/>
          <w:szCs w:val="28"/>
        </w:rPr>
        <w:t xml:space="preserve">l of </w:t>
      </w:r>
      <w:r w:rsidR="004C6E77" w:rsidRPr="00C873B4">
        <w:rPr>
          <w:i/>
          <w:iCs/>
          <w:sz w:val="28"/>
          <w:szCs w:val="28"/>
        </w:rPr>
        <w:t>shakar</w:t>
      </w:r>
      <w:r w:rsidR="004C6E77" w:rsidRPr="00C873B4">
        <w:rPr>
          <w:sz w:val="28"/>
          <w:szCs w:val="28"/>
        </w:rPr>
        <w:t xml:space="preserve"> with a perfect active indicative of the verb </w:t>
      </w:r>
      <w:r w:rsidR="004C6E77" w:rsidRPr="00C873B4">
        <w:rPr>
          <w:i/>
          <w:iCs/>
          <w:sz w:val="28"/>
          <w:szCs w:val="28"/>
        </w:rPr>
        <w:t>pino</w:t>
      </w:r>
      <w:r w:rsidR="004C6E77" w:rsidRPr="00C873B4">
        <w:rPr>
          <w:sz w:val="28"/>
          <w:szCs w:val="28"/>
        </w:rPr>
        <w:t xml:space="preserve">, since the Septuagint has a form of </w:t>
      </w:r>
      <w:r w:rsidR="004C6E77" w:rsidRPr="00C873B4">
        <w:rPr>
          <w:i/>
          <w:iCs/>
          <w:sz w:val="28"/>
          <w:szCs w:val="28"/>
        </w:rPr>
        <w:t>methusko</w:t>
      </w:r>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Deutero-Isaiah’s </w:t>
      </w:r>
      <w:r w:rsidR="002D69F9" w:rsidRPr="00C873B4">
        <w:rPr>
          <w:i/>
          <w:iCs/>
          <w:sz w:val="28"/>
          <w:szCs w:val="28"/>
        </w:rPr>
        <w:t>haggolah</w:t>
      </w:r>
      <w:r w:rsidR="002D69F9" w:rsidRPr="00C873B4">
        <w:rPr>
          <w:sz w:val="28"/>
          <w:szCs w:val="28"/>
        </w:rPr>
        <w:t xml:space="preserve"> and </w:t>
      </w:r>
      <w:r w:rsidR="002D69F9" w:rsidRPr="00C873B4">
        <w:rPr>
          <w:i/>
          <w:iCs/>
          <w:sz w:val="28"/>
          <w:szCs w:val="28"/>
        </w:rPr>
        <w:t>wegiylu</w:t>
      </w:r>
      <w:r w:rsidR="002D69F9" w:rsidRPr="00C873B4">
        <w:rPr>
          <w:sz w:val="28"/>
          <w:szCs w:val="28"/>
        </w:rPr>
        <w:t xml:space="preserve">. </w:t>
      </w:r>
      <w:r w:rsidR="009C25CC">
        <w:rPr>
          <w:sz w:val="28"/>
          <w:szCs w:val="28"/>
        </w:rPr>
        <w:t xml:space="preserve">This would also not be the only example of a midrashic style of exegesis in these verses. </w:t>
      </w:r>
      <w:r w:rsidR="002D69F9" w:rsidRPr="00C873B4">
        <w:rPr>
          <w:sz w:val="28"/>
          <w:szCs w:val="28"/>
        </w:rPr>
        <w:t xml:space="preserve">Many commentators have noted that the Septuagint of Isaiah uses </w:t>
      </w:r>
      <w:r w:rsidR="002D69F9" w:rsidRPr="00C873B4">
        <w:rPr>
          <w:i/>
          <w:iCs/>
          <w:sz w:val="28"/>
          <w:szCs w:val="28"/>
        </w:rPr>
        <w:t>emporion</w:t>
      </w:r>
      <w:r w:rsidR="002D69F9" w:rsidRPr="00C873B4">
        <w:rPr>
          <w:b/>
          <w:bCs/>
          <w:sz w:val="28"/>
          <w:szCs w:val="28"/>
        </w:rPr>
        <w:t xml:space="preserve"> </w:t>
      </w:r>
      <w:r w:rsidR="002D69F9" w:rsidRPr="00C873B4">
        <w:rPr>
          <w:sz w:val="28"/>
          <w:szCs w:val="28"/>
        </w:rPr>
        <w:t xml:space="preserve">for the Hebrew </w:t>
      </w:r>
      <w:r w:rsidR="002D69F9" w:rsidRPr="00C873B4">
        <w:rPr>
          <w:i/>
          <w:iCs/>
          <w:sz w:val="28"/>
          <w:szCs w:val="28"/>
        </w:rPr>
        <w:t>etnan</w:t>
      </w:r>
      <w:r w:rsidR="002D69F9" w:rsidRPr="00C873B4">
        <w:rPr>
          <w:sz w:val="28"/>
          <w:szCs w:val="28"/>
        </w:rPr>
        <w:t xml:space="preserve">, the wages of a prostitute. The kings of the earth committed fornication – </w:t>
      </w:r>
      <w:r w:rsidR="002D69F9" w:rsidRPr="00C873B4">
        <w:rPr>
          <w:i/>
          <w:iCs/>
          <w:sz w:val="28"/>
          <w:szCs w:val="28"/>
        </w:rPr>
        <w:t xml:space="preserve">eporneusan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r w:rsidR="002D69F9" w:rsidRPr="00C873B4">
        <w:rPr>
          <w:i/>
          <w:iCs/>
          <w:sz w:val="28"/>
          <w:szCs w:val="28"/>
        </w:rPr>
        <w:t>pino</w:t>
      </w:r>
      <w:r w:rsidR="002D69F9" w:rsidRPr="00C873B4">
        <w:rPr>
          <w:sz w:val="28"/>
          <w:szCs w:val="28"/>
        </w:rPr>
        <w:t xml:space="preserve"> instead of </w:t>
      </w:r>
      <w:r w:rsidR="002D69F9" w:rsidRPr="00C873B4">
        <w:rPr>
          <w:i/>
          <w:iCs/>
          <w:sz w:val="28"/>
          <w:szCs w:val="28"/>
        </w:rPr>
        <w:t>methusko</w:t>
      </w:r>
      <w:r w:rsidR="002D69F9" w:rsidRPr="00C873B4">
        <w:rPr>
          <w:b/>
          <w:bCs/>
          <w:sz w:val="28"/>
          <w:szCs w:val="28"/>
        </w:rPr>
        <w:t xml:space="preserve"> </w:t>
      </w:r>
      <w:r w:rsidR="002D69F9" w:rsidRPr="00C873B4">
        <w:rPr>
          <w:sz w:val="28"/>
          <w:szCs w:val="28"/>
        </w:rPr>
        <w:t xml:space="preserve">for the aural similarities between </w:t>
      </w:r>
      <w:r w:rsidR="002D69F9" w:rsidRPr="00C873B4">
        <w:rPr>
          <w:i/>
          <w:iCs/>
          <w:sz w:val="28"/>
          <w:szCs w:val="28"/>
        </w:rPr>
        <w:t xml:space="preserve">pepokan </w:t>
      </w:r>
      <w:r w:rsidR="002D69F9" w:rsidRPr="00C873B4">
        <w:rPr>
          <w:sz w:val="28"/>
          <w:szCs w:val="28"/>
        </w:rPr>
        <w:t xml:space="preserve">and </w:t>
      </w:r>
      <w:r w:rsidR="002D69F9" w:rsidRPr="00C873B4">
        <w:rPr>
          <w:i/>
          <w:iCs/>
          <w:sz w:val="28"/>
          <w:szCs w:val="28"/>
        </w:rPr>
        <w:t>peptokan</w:t>
      </w:r>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Thus Alexandrinus and Ephrae</w:t>
      </w:r>
      <w:r w:rsidR="00DD4BAA" w:rsidRPr="00C873B4">
        <w:rPr>
          <w:sz w:val="28"/>
          <w:szCs w:val="28"/>
        </w:rPr>
        <w:t>mi Rescriptus</w:t>
      </w:r>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w:t>
      </w:r>
      <w:r w:rsidR="009C25CC">
        <w:rPr>
          <w:sz w:val="28"/>
          <w:szCs w:val="28"/>
        </w:rPr>
        <w:lastRenderedPageBreak/>
        <w:t xml:space="preserve">digital editions better preserve the meaningful textual variants in their literary, narrative, and in our case, intertextual </w:t>
      </w:r>
      <w:commentRangeStart w:id="11"/>
      <w:r w:rsidR="009C25CC">
        <w:rPr>
          <w:sz w:val="28"/>
          <w:szCs w:val="28"/>
        </w:rPr>
        <w:t>context</w:t>
      </w:r>
      <w:commentRangeEnd w:id="11"/>
      <w:r w:rsidR="009C25CC">
        <w:rPr>
          <w:rStyle w:val="CommentReference"/>
        </w:rPr>
        <w:commentReference w:id="11"/>
      </w:r>
      <w:r w:rsidR="009C25CC">
        <w:rPr>
          <w:sz w:val="28"/>
          <w:szCs w:val="28"/>
        </w:rPr>
        <w:t>.</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7DFEC59" w:rsidR="007226C6" w:rsidRPr="00C873B4" w:rsidRDefault="000D24F5" w:rsidP="00A03A97">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Trito-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commentRangeStart w:id="12"/>
      <w:r w:rsidR="00C17610" w:rsidRPr="00C873B4">
        <w:rPr>
          <w:sz w:val="28"/>
          <w:szCs w:val="28"/>
        </w:rPr>
        <w:t>usurped</w:t>
      </w:r>
      <w:commentRangeEnd w:id="12"/>
      <w:r w:rsidR="00A03A97">
        <w:rPr>
          <w:rStyle w:val="CommentReference"/>
        </w:rPr>
        <w:commentReference w:id="12"/>
      </w:r>
      <w:r w:rsidR="00C17610" w:rsidRPr="00C873B4">
        <w:rPr>
          <w:sz w:val="28"/>
          <w:szCs w:val="28"/>
        </w:rPr>
        <w:t>.</w:t>
      </w:r>
      <w:r w:rsidR="00410E66" w:rsidRPr="00C873B4">
        <w:rPr>
          <w:sz w:val="28"/>
          <w:szCs w:val="28"/>
        </w:rPr>
        <w:t xml:space="preserve"> </w:t>
      </w:r>
    </w:p>
    <w:p w14:paraId="5E270679" w14:textId="77777777" w:rsidR="00FD3F40" w:rsidRPr="00C873B4" w:rsidRDefault="006B014D" w:rsidP="00410E66">
      <w:pPr>
        <w:rPr>
          <w:sz w:val="28"/>
          <w:szCs w:val="28"/>
        </w:rPr>
      </w:pPr>
      <w:r w:rsidRPr="00C873B4">
        <w:rPr>
          <w:sz w:val="28"/>
          <w:szCs w:val="28"/>
        </w:rPr>
        <w:lastRenderedPageBreak/>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Trito-</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3"/>
      <w:r w:rsidR="005C5470" w:rsidRPr="00C873B4">
        <w:rPr>
          <w:sz w:val="28"/>
          <w:szCs w:val="28"/>
        </w:rPr>
        <w:t>metropole</w:t>
      </w:r>
      <w:commentRangeEnd w:id="13"/>
      <w:r w:rsidR="00B25F56">
        <w:rPr>
          <w:rStyle w:val="CommentReference"/>
        </w:rPr>
        <w:commentReference w:id="13"/>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lastRenderedPageBreak/>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Christological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Though John proclaims the restoration of Jerusalem like Isaiah and Ezekiel before him, God’s victory over Babylon ultimately comes through the Lamb Who Stands As Slaughtered. Though John’s intertexuality led him to draw upon the prophets who proceeded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4"/>
      <w:r w:rsidR="004976C9" w:rsidRPr="00C873B4">
        <w:rPr>
          <w:sz w:val="28"/>
          <w:szCs w:val="28"/>
        </w:rPr>
        <w:t>Cross</w:t>
      </w:r>
      <w:commentRangeEnd w:id="14"/>
      <w:r w:rsidR="007C5505">
        <w:rPr>
          <w:rStyle w:val="CommentReference"/>
        </w:rPr>
        <w:commentReference w:id="14"/>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th of his prophetic book: “These words are faithful and true. The Lord, the God of the spirits of the prophets 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 xml:space="preserve">used in both Revelation’s introduction and here at the conclusion </w:t>
      </w:r>
      <w:r w:rsidR="00F13161" w:rsidRPr="00C873B4">
        <w:rPr>
          <w:sz w:val="28"/>
          <w:szCs w:val="28"/>
        </w:rPr>
        <w:lastRenderedPageBreak/>
        <w:t>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Babylon, Egypt, Tyre,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162F0089" w14:textId="00DB0447" w:rsidR="00C111ED" w:rsidRPr="00C873B4" w:rsidRDefault="009134F4" w:rsidP="00194BCD">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p>
    <w:p w14:paraId="68D2FA59" w14:textId="77777777" w:rsidR="00194BCD" w:rsidRPr="00C873B4" w:rsidRDefault="00194BCD" w:rsidP="00194BCD">
      <w:pPr>
        <w:ind w:firstLine="720"/>
        <w:rPr>
          <w:sz w:val="28"/>
          <w:szCs w:val="28"/>
        </w:rPr>
      </w:pPr>
    </w:p>
    <w:p w14:paraId="6D3FB709" w14:textId="405DCAA8" w:rsidR="00194BCD" w:rsidRPr="00C873B4" w:rsidRDefault="00194BCD" w:rsidP="00194BCD">
      <w:pPr>
        <w:ind w:firstLine="720"/>
        <w:rPr>
          <w:sz w:val="28"/>
          <w:szCs w:val="28"/>
        </w:rPr>
      </w:pPr>
      <w:r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6" w:author="Fraatzc" w:date="2014-11-13T22:39:00Z" w:initials="CTF">
    <w:p w14:paraId="660984AE" w14:textId="6010F899" w:rsidR="00BA6C16" w:rsidRDefault="00BA6C16">
      <w:pPr>
        <w:pStyle w:val="CommentText"/>
      </w:pPr>
      <w:r>
        <w:rPr>
          <w:rStyle w:val="CommentReference"/>
        </w:rPr>
        <w:annotationRef/>
      </w:r>
      <w:r>
        <w:t>9:30</w:t>
      </w:r>
    </w:p>
  </w:comment>
  <w:comment w:id="7" w:author="Fraatzc" w:date="2014-11-13T22:40:00Z" w:initials="CTF">
    <w:p w14:paraId="6E972512" w14:textId="499C6953" w:rsidR="00CB4839" w:rsidRDefault="00CB4839">
      <w:pPr>
        <w:pStyle w:val="CommentText"/>
      </w:pPr>
      <w:r>
        <w:rPr>
          <w:rStyle w:val="CommentReference"/>
        </w:rPr>
        <w:annotationRef/>
      </w:r>
      <w:r>
        <w:t>10:30</w:t>
      </w:r>
    </w:p>
  </w:comment>
  <w:comment w:id="8" w:author="Fraatzc" w:date="2014-11-13T22:51:00Z" w:initials="CTF">
    <w:p w14:paraId="5B52A6C8" w14:textId="67B6D505" w:rsidR="00C86292" w:rsidRDefault="00C86292">
      <w:pPr>
        <w:pStyle w:val="CommentText"/>
      </w:pPr>
      <w:r>
        <w:rPr>
          <w:rStyle w:val="CommentReference"/>
        </w:rPr>
        <w:annotationRef/>
      </w:r>
      <w:r>
        <w:t>16:15</w:t>
      </w:r>
    </w:p>
  </w:comment>
  <w:comment w:id="9" w:author="Fraatzc" w:date="2014-11-13T22:52:00Z" w:initials="CTF">
    <w:p w14:paraId="258A0A69" w14:textId="09DE6296" w:rsidR="00494D46" w:rsidRDefault="00494D46">
      <w:pPr>
        <w:pStyle w:val="CommentText"/>
      </w:pPr>
      <w:r>
        <w:rPr>
          <w:rStyle w:val="CommentReference"/>
        </w:rPr>
        <w:annotationRef/>
      </w:r>
      <w:r>
        <w:t>16:45</w:t>
      </w:r>
    </w:p>
  </w:comment>
  <w:comment w:id="10" w:author="Fraatzc" w:date="2014-11-13T22:53:00Z" w:initials="CTF">
    <w:p w14:paraId="300A0589" w14:textId="3DC730B1" w:rsidR="00494D46" w:rsidRDefault="00494D46">
      <w:pPr>
        <w:pStyle w:val="CommentText"/>
      </w:pPr>
      <w:r>
        <w:rPr>
          <w:rStyle w:val="CommentReference"/>
        </w:rPr>
        <w:annotationRef/>
      </w:r>
      <w:r>
        <w:t>17:45</w:t>
      </w:r>
    </w:p>
  </w:comment>
  <w:comment w:id="11" w:author="Fraatzc" w:date="2014-11-13T23:01:00Z" w:initials="CTF">
    <w:p w14:paraId="4974AD72" w14:textId="4BC4E044" w:rsidR="009C25CC" w:rsidRDefault="009C25CC">
      <w:pPr>
        <w:pStyle w:val="CommentText"/>
      </w:pPr>
      <w:r>
        <w:rPr>
          <w:rStyle w:val="CommentReference"/>
        </w:rPr>
        <w:annotationRef/>
      </w:r>
      <w:r>
        <w:t>19:15</w:t>
      </w:r>
    </w:p>
  </w:comment>
  <w:comment w:id="12" w:author="Fraatzc" w:date="2014-11-13T23:06:00Z" w:initials="CTF">
    <w:p w14:paraId="647B0725" w14:textId="1E903FEF" w:rsidR="00A03A97" w:rsidRDefault="00A03A97">
      <w:pPr>
        <w:pStyle w:val="CommentText"/>
      </w:pPr>
      <w:r>
        <w:rPr>
          <w:rStyle w:val="CommentReference"/>
        </w:rPr>
        <w:annotationRef/>
      </w:r>
      <w:r>
        <w:t>20:00</w:t>
      </w:r>
    </w:p>
  </w:comment>
  <w:comment w:id="13" w:author="Fraatzc" w:date="2014-11-13T23:06:00Z" w:initials="CTF">
    <w:p w14:paraId="42A6545B" w14:textId="2DE3B3F6" w:rsidR="00B25F56" w:rsidRDefault="00B25F56">
      <w:pPr>
        <w:pStyle w:val="CommentText"/>
      </w:pPr>
      <w:r>
        <w:rPr>
          <w:rStyle w:val="CommentReference"/>
        </w:rPr>
        <w:annotationRef/>
      </w:r>
      <w:r>
        <w:t>20:45</w:t>
      </w:r>
    </w:p>
  </w:comment>
  <w:comment w:id="14" w:author="Fraatzc" w:date="2014-11-13T23:08:00Z" w:initials="CTF">
    <w:p w14:paraId="68834BF7" w14:textId="569F71E8" w:rsidR="007C5505" w:rsidRDefault="007C5505">
      <w:pPr>
        <w:pStyle w:val="CommentText"/>
      </w:pPr>
      <w:r>
        <w:rPr>
          <w:rStyle w:val="CommentReference"/>
        </w:rPr>
        <w:annotationRef/>
      </w:r>
      <w:r>
        <w:t>22:45</w:t>
      </w:r>
      <w:bookmarkStart w:id="15" w:name="_GoBack"/>
      <w:bookmarkEnd w:id="15"/>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583541" w14:textId="77777777" w:rsidR="00813F50" w:rsidRDefault="00813F50" w:rsidP="002C7240">
      <w:pPr>
        <w:spacing w:line="240" w:lineRule="auto"/>
      </w:pPr>
      <w:r>
        <w:separator/>
      </w:r>
    </w:p>
  </w:endnote>
  <w:endnote w:type="continuationSeparator" w:id="0">
    <w:p w14:paraId="5827F467" w14:textId="77777777" w:rsidR="00813F50" w:rsidRDefault="00813F50" w:rsidP="002C7240">
      <w:pPr>
        <w:spacing w:line="240" w:lineRule="auto"/>
      </w:pPr>
      <w:r>
        <w:continuationSeparator/>
      </w:r>
    </w:p>
  </w:endnote>
  <w:endnote w:type="continuationNotice" w:id="1">
    <w:p w14:paraId="6CD7CA90" w14:textId="77777777" w:rsidR="00813F50" w:rsidRDefault="00813F5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7C5505">
          <w:rPr>
            <w:noProof/>
          </w:rPr>
          <w:t>18</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ACCA4E" w14:textId="77777777" w:rsidR="00813F50" w:rsidRDefault="00813F50" w:rsidP="002C7240">
      <w:pPr>
        <w:spacing w:line="240" w:lineRule="auto"/>
      </w:pPr>
      <w:r>
        <w:separator/>
      </w:r>
    </w:p>
  </w:footnote>
  <w:footnote w:type="continuationSeparator" w:id="0">
    <w:p w14:paraId="28156E38" w14:textId="77777777" w:rsidR="00813F50" w:rsidRDefault="00813F50" w:rsidP="002C7240">
      <w:pPr>
        <w:spacing w:line="240" w:lineRule="auto"/>
      </w:pPr>
      <w:r>
        <w:continuationSeparator/>
      </w:r>
    </w:p>
  </w:footnote>
  <w:footnote w:type="continuationNotice" w:id="1">
    <w:p w14:paraId="74F7AD07" w14:textId="77777777" w:rsidR="00813F50" w:rsidRDefault="00813F50">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both in Jeremaih 29//Isaiah</w:t>
      </w:r>
      <w:r w:rsidR="00DD4BAA" w:rsidRPr="00B10511">
        <w:rPr>
          <w:rFonts w:cs="Times New Roman"/>
        </w:rPr>
        <w:t xml:space="preserve"> 65 and in the </w:t>
      </w:r>
      <w:r w:rsidR="00DD4BAA" w:rsidRPr="00B10511">
        <w:rPr>
          <w:rFonts w:cs="Times New Roman"/>
          <w:i/>
          <w:iCs/>
        </w:rPr>
        <w:t>pesharim</w:t>
      </w:r>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63457"/>
    <w:rsid w:val="00267BF5"/>
    <w:rsid w:val="00274C15"/>
    <w:rsid w:val="00282F53"/>
    <w:rsid w:val="00286375"/>
    <w:rsid w:val="0028740C"/>
    <w:rsid w:val="00291493"/>
    <w:rsid w:val="002A0400"/>
    <w:rsid w:val="002A5206"/>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F2677"/>
    <w:rsid w:val="0050197D"/>
    <w:rsid w:val="00504E29"/>
    <w:rsid w:val="00511885"/>
    <w:rsid w:val="00525FB2"/>
    <w:rsid w:val="0053680C"/>
    <w:rsid w:val="00536912"/>
    <w:rsid w:val="005569DF"/>
    <w:rsid w:val="00560ADB"/>
    <w:rsid w:val="00567E68"/>
    <w:rsid w:val="00571C51"/>
    <w:rsid w:val="0057590C"/>
    <w:rsid w:val="00583C09"/>
    <w:rsid w:val="0058477D"/>
    <w:rsid w:val="005A3CD1"/>
    <w:rsid w:val="005A3DD0"/>
    <w:rsid w:val="005B785D"/>
    <w:rsid w:val="005C5470"/>
    <w:rsid w:val="005D686F"/>
    <w:rsid w:val="005D7130"/>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0C8F"/>
    <w:rsid w:val="007B404C"/>
    <w:rsid w:val="007B71DE"/>
    <w:rsid w:val="007C164D"/>
    <w:rsid w:val="007C5505"/>
    <w:rsid w:val="007E1BEB"/>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B4787"/>
    <w:rsid w:val="008B5CB3"/>
    <w:rsid w:val="008C6AAE"/>
    <w:rsid w:val="008D2C85"/>
    <w:rsid w:val="008D3498"/>
    <w:rsid w:val="008E7A3A"/>
    <w:rsid w:val="008F0AE6"/>
    <w:rsid w:val="008F2291"/>
    <w:rsid w:val="008F4263"/>
    <w:rsid w:val="008F4969"/>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771A"/>
    <w:rsid w:val="00C86292"/>
    <w:rsid w:val="00C873B4"/>
    <w:rsid w:val="00CA14AE"/>
    <w:rsid w:val="00CB261F"/>
    <w:rsid w:val="00CB4839"/>
    <w:rsid w:val="00CC5FA6"/>
    <w:rsid w:val="00CC714C"/>
    <w:rsid w:val="00CD7FE4"/>
    <w:rsid w:val="00CE45EC"/>
    <w:rsid w:val="00CE55A8"/>
    <w:rsid w:val="00D071A8"/>
    <w:rsid w:val="00D156B3"/>
    <w:rsid w:val="00D15BD1"/>
    <w:rsid w:val="00D2623C"/>
    <w:rsid w:val="00D37EC7"/>
    <w:rsid w:val="00D51769"/>
    <w:rsid w:val="00D55AB6"/>
    <w:rsid w:val="00D67F6D"/>
    <w:rsid w:val="00D722EB"/>
    <w:rsid w:val="00D7301C"/>
    <w:rsid w:val="00D96C4B"/>
    <w:rsid w:val="00DA105C"/>
    <w:rsid w:val="00DB18E4"/>
    <w:rsid w:val="00DB778F"/>
    <w:rsid w:val="00DC1896"/>
    <w:rsid w:val="00DC6395"/>
    <w:rsid w:val="00DC7B76"/>
    <w:rsid w:val="00DD02EA"/>
    <w:rsid w:val="00DD4BAA"/>
    <w:rsid w:val="00DE48BE"/>
    <w:rsid w:val="00DF2EE6"/>
    <w:rsid w:val="00E05974"/>
    <w:rsid w:val="00E121FC"/>
    <w:rsid w:val="00E12977"/>
    <w:rsid w:val="00E16B7B"/>
    <w:rsid w:val="00E30461"/>
    <w:rsid w:val="00E50ED5"/>
    <w:rsid w:val="00E534E2"/>
    <w:rsid w:val="00E5641E"/>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282EA4-D652-4320-99D5-118686BC3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9</Pages>
  <Words>3564</Words>
  <Characters>2031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38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32</cp:revision>
  <cp:lastPrinted>2014-11-12T01:50:00Z</cp:lastPrinted>
  <dcterms:created xsi:type="dcterms:W3CDTF">2014-11-11T18:33:00Z</dcterms:created>
  <dcterms:modified xsi:type="dcterms:W3CDTF">2014-11-1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